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B12B12" w14:textId="2ACE4920" w:rsidR="00DA38D4" w:rsidRPr="00394DA8" w:rsidRDefault="00DA38D4">
      <w:pPr>
        <w:rPr>
          <w:rFonts w:ascii="Times New Roman" w:hAnsi="Times New Roman" w:cs="Times New Roman"/>
        </w:rPr>
      </w:pPr>
    </w:p>
    <w:p w14:paraId="46D82691" w14:textId="2B024B65" w:rsidR="00DA38D4" w:rsidRPr="00394DA8" w:rsidRDefault="00DA38D4">
      <w:pPr>
        <w:rPr>
          <w:rFonts w:ascii="Times New Roman" w:hAnsi="Times New Roman" w:cs="Times New Roman"/>
          <w:b/>
          <w:bCs/>
        </w:rPr>
      </w:pPr>
      <w:r w:rsidRPr="00394DA8">
        <w:rPr>
          <w:rFonts w:ascii="Times New Roman" w:hAnsi="Times New Roman" w:cs="Times New Roman"/>
          <w:b/>
          <w:bCs/>
        </w:rPr>
        <w:t>Supplemental Table 1: Patient Information</w:t>
      </w:r>
    </w:p>
    <w:tbl>
      <w:tblPr>
        <w:tblW w:w="12500" w:type="dxa"/>
        <w:tblLook w:val="04A0" w:firstRow="1" w:lastRow="0" w:firstColumn="1" w:lastColumn="0" w:noHBand="0" w:noVBand="1"/>
      </w:tblPr>
      <w:tblGrid>
        <w:gridCol w:w="1525"/>
        <w:gridCol w:w="2015"/>
        <w:gridCol w:w="2240"/>
        <w:gridCol w:w="2240"/>
        <w:gridCol w:w="2240"/>
        <w:gridCol w:w="2240"/>
      </w:tblGrid>
      <w:tr w:rsidR="008E4FFF" w:rsidRPr="00394DA8" w14:paraId="550E1EC9" w14:textId="77777777" w:rsidTr="00234501">
        <w:trPr>
          <w:trHeight w:val="360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0EA3FADD" w14:textId="37C0BED8" w:rsidR="008E4FFF" w:rsidRPr="00394DA8" w:rsidRDefault="001F5DE4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ID</w:t>
            </w:r>
          </w:p>
        </w:tc>
        <w:tc>
          <w:tcPr>
            <w:tcW w:w="2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43DBB2AC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Gender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5E6247C6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thnicit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7B686838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iagnosis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6F731EC2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issue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E6FE067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isease State</w:t>
            </w:r>
          </w:p>
        </w:tc>
      </w:tr>
      <w:tr w:rsidR="008E4FFF" w:rsidRPr="00394DA8" w14:paraId="486D720F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9BFEF32" w14:textId="727B0F7A" w:rsidR="008E4FFF" w:rsidRPr="00394DA8" w:rsidRDefault="008F6175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rganoid</w:t>
            </w:r>
            <w:r w:rsidR="001F5DE4">
              <w:rPr>
                <w:rFonts w:ascii="Times New Roman" w:eastAsia="Times New Roman" w:hAnsi="Times New Roman" w:cs="Times New Roman"/>
                <w:color w:val="000000"/>
              </w:rPr>
              <w:t xml:space="preserve"> 1</w:t>
            </w:r>
          </w:p>
        </w:tc>
        <w:tc>
          <w:tcPr>
            <w:tcW w:w="201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481366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1D1FC6" w14:textId="4267ABB3" w:rsidR="008E4FFF" w:rsidRPr="00394DA8" w:rsidRDefault="00234501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Hispanic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8C22E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C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1E0A9E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scending colon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A3A2D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8E4FFF" w:rsidRPr="00394DA8" w14:paraId="2E0F5C2B" w14:textId="77777777" w:rsidTr="008E4FFF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9BD7FB2" w14:textId="7397B82A" w:rsidR="008E4FFF" w:rsidRPr="00394DA8" w:rsidRDefault="008F6175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rganoid</w:t>
            </w:r>
            <w:r w:rsidR="001F5DE4">
              <w:rPr>
                <w:rFonts w:ascii="Times New Roman" w:eastAsia="Times New Roman" w:hAnsi="Times New Roman" w:cs="Times New Roman"/>
                <w:color w:val="000000"/>
              </w:rPr>
              <w:t xml:space="preserve"> 2</w:t>
            </w:r>
          </w:p>
        </w:tc>
        <w:tc>
          <w:tcPr>
            <w:tcW w:w="20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D885C3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06939" w14:textId="18D5AC6D" w:rsidR="008E4FFF" w:rsidRPr="00394DA8" w:rsidRDefault="00234501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Hispanic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219250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C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F6E267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Sigmoid col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584D01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8E4FFF" w:rsidRPr="00394DA8" w14:paraId="195D1B53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E4FAFAC" w14:textId="32184811" w:rsidR="008E4FFF" w:rsidRPr="00394DA8" w:rsidRDefault="008F6175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rganoid</w:t>
            </w:r>
            <w:r w:rsidR="001F5DE4">
              <w:rPr>
                <w:rFonts w:ascii="Times New Roman" w:eastAsia="Times New Roman" w:hAnsi="Times New Roman" w:cs="Times New Roman"/>
                <w:color w:val="000000"/>
              </w:rPr>
              <w:t xml:space="preserve"> 3</w:t>
            </w:r>
          </w:p>
        </w:tc>
        <w:tc>
          <w:tcPr>
            <w:tcW w:w="2015" w:type="dxa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1308FC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Female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4CB1E4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516BE5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D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A4F187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scending col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D2B0DF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8E4FFF" w:rsidRPr="00394DA8" w14:paraId="5D7B639A" w14:textId="77777777" w:rsidTr="008E4FFF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3EE0776" w14:textId="445FB9F8" w:rsidR="008E4FFF" w:rsidRPr="00394DA8" w:rsidRDefault="003339D5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rganoid</w:t>
            </w:r>
            <w:r w:rsidR="001F5DE4">
              <w:rPr>
                <w:rFonts w:ascii="Times New Roman" w:eastAsia="Times New Roman" w:hAnsi="Times New Roman" w:cs="Times New Roman"/>
                <w:color w:val="000000"/>
              </w:rPr>
              <w:t xml:space="preserve"> 4</w:t>
            </w:r>
          </w:p>
        </w:tc>
        <w:tc>
          <w:tcPr>
            <w:tcW w:w="201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A0F834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5EE7E4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F2D931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D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2EB98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scending colo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94E1F0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8E4FFF" w:rsidRPr="00394DA8" w14:paraId="656119B9" w14:textId="77777777" w:rsidTr="003339D5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1A90261" w14:textId="6A8A4E51" w:rsidR="008E4FFF" w:rsidRPr="00394DA8" w:rsidRDefault="003339D5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rganoid</w:t>
            </w:r>
            <w:r w:rsidR="001F5DE4">
              <w:rPr>
                <w:rFonts w:ascii="Times New Roman" w:eastAsia="Times New Roman" w:hAnsi="Times New Roman" w:cs="Times New Roman"/>
                <w:color w:val="000000"/>
              </w:rPr>
              <w:t xml:space="preserve"> 5</w:t>
            </w:r>
          </w:p>
        </w:tc>
        <w:tc>
          <w:tcPr>
            <w:tcW w:w="2015" w:type="dxa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D319C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F4F680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240" w:type="dxa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A17B9E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D</w:t>
            </w:r>
          </w:p>
        </w:tc>
        <w:tc>
          <w:tcPr>
            <w:tcW w:w="2240" w:type="dxa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10449F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Sigmoid colon</w:t>
            </w:r>
          </w:p>
        </w:tc>
        <w:tc>
          <w:tcPr>
            <w:tcW w:w="2240" w:type="dxa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57B01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8E4FFF" w:rsidRPr="00394DA8" w14:paraId="1EAD3574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924A858" w14:textId="1AEB9A37" w:rsidR="008E4FFF" w:rsidRPr="00394DA8" w:rsidRDefault="003339D5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Organoid</w:t>
            </w:r>
            <w:r w:rsidR="001F5DE4">
              <w:rPr>
                <w:rFonts w:ascii="Times New Roman" w:eastAsia="Times New Roman" w:hAnsi="Times New Roman" w:cs="Times New Roman"/>
                <w:color w:val="000000"/>
              </w:rPr>
              <w:t xml:space="preserve"> 6</w:t>
            </w:r>
          </w:p>
        </w:tc>
        <w:tc>
          <w:tcPr>
            <w:tcW w:w="201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5B2583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Female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BB01DC" w14:textId="564AC7DE" w:rsidR="008E4FFF" w:rsidRPr="00394DA8" w:rsidRDefault="00234501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Hispani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4324B8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E491D7" w14:textId="71188532" w:rsidR="008E4FFF" w:rsidRPr="00394DA8" w:rsidRDefault="009625B9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scending colon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BBCDA2" w14:textId="77777777" w:rsidR="008E4FFF" w:rsidRPr="00394DA8" w:rsidRDefault="008E4FFF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3339D5" w:rsidRPr="00394DA8" w14:paraId="34471A1B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639DC1C6" w14:textId="548CDE48" w:rsidR="003339D5" w:rsidRDefault="001F5DE4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S1</w:t>
            </w:r>
          </w:p>
        </w:tc>
        <w:tc>
          <w:tcPr>
            <w:tcW w:w="201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61FA2FF" w14:textId="6B201B7D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6BCD0D9" w14:textId="648CE0E6" w:rsidR="003339D5" w:rsidRPr="00394DA8" w:rsidRDefault="00234501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Hispani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4A50839" w14:textId="1B811509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ealthy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A39420F" w14:textId="4210BE74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ool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1A7FAA3" w14:textId="27A6FE0A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</w:t>
            </w:r>
            <w:r w:rsidR="00334A99">
              <w:rPr>
                <w:rFonts w:ascii="Times New Roman" w:eastAsia="Times New Roman" w:hAnsi="Times New Roman" w:cs="Times New Roman"/>
                <w:color w:val="000000"/>
              </w:rPr>
              <w:t>inflamed</w:t>
            </w:r>
          </w:p>
        </w:tc>
      </w:tr>
      <w:tr w:rsidR="003339D5" w:rsidRPr="00394DA8" w14:paraId="2317741D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745C027A" w14:textId="666B94B2" w:rsidR="003339D5" w:rsidRDefault="001F5DE4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S2</w:t>
            </w:r>
          </w:p>
        </w:tc>
        <w:tc>
          <w:tcPr>
            <w:tcW w:w="201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8D7E78D" w14:textId="6E007EDC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DDACEFB" w14:textId="33F454D5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E436D51" w14:textId="080105C7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ealthy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BC5991C" w14:textId="2A474CF4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ool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68FBB77" w14:textId="4C6C7CEE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3339D5" w:rsidRPr="00394DA8" w14:paraId="7400B368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3D5D6DF2" w14:textId="77B97DDA" w:rsidR="003339D5" w:rsidRDefault="001F5DE4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S3</w:t>
            </w:r>
          </w:p>
        </w:tc>
        <w:tc>
          <w:tcPr>
            <w:tcW w:w="201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44FAEF6" w14:textId="1307D079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emale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FF7E93C" w14:textId="19FE72AC" w:rsidR="003339D5" w:rsidRPr="00394DA8" w:rsidRDefault="00234501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Hispani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4BB82C8" w14:textId="6BACFC0A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ealthy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8950048" w14:textId="664E076A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ool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738AAE4" w14:textId="7901923F" w:rsidR="003339D5" w:rsidRPr="00394DA8" w:rsidRDefault="003339D5" w:rsidP="003339D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on-inflamed</w:t>
            </w:r>
          </w:p>
        </w:tc>
      </w:tr>
      <w:tr w:rsidR="00234501" w:rsidRPr="00394DA8" w14:paraId="7039C6B5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18726BDF" w14:textId="33D317B8" w:rsidR="00234501" w:rsidRDefault="001F5DE4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BD1</w:t>
            </w:r>
          </w:p>
        </w:tc>
        <w:tc>
          <w:tcPr>
            <w:tcW w:w="201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8A0FC10" w14:textId="4A8DE705" w:rsidR="00234501" w:rsidRDefault="003700FA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2F2D88A" w14:textId="0B01FC25" w:rsidR="00234501" w:rsidRDefault="003700FA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96A012C" w14:textId="2376CF6F" w:rsidR="00234501" w:rsidRDefault="00234501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U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2BBC310" w14:textId="32468FFC" w:rsidR="00234501" w:rsidRDefault="00234501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ool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836FAA0" w14:textId="5680BFFA" w:rsidR="00234501" w:rsidRDefault="001D15D9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ild UC, remission</w:t>
            </w:r>
          </w:p>
        </w:tc>
      </w:tr>
      <w:tr w:rsidR="00234501" w:rsidRPr="00394DA8" w14:paraId="2562560A" w14:textId="77777777" w:rsidTr="00234501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31D8B765" w14:textId="5229CE2B" w:rsidR="00234501" w:rsidRDefault="001F5DE4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BD2</w:t>
            </w:r>
          </w:p>
        </w:tc>
        <w:tc>
          <w:tcPr>
            <w:tcW w:w="2015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2005F67" w14:textId="4A079E42" w:rsidR="00234501" w:rsidRDefault="003700FA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ale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358D7B9" w14:textId="4C347226" w:rsidR="00234501" w:rsidRDefault="003700FA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2589DDD" w14:textId="7B2281A4" w:rsidR="00234501" w:rsidRDefault="00234501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U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CACEFF7" w14:textId="75D46F34" w:rsidR="00234501" w:rsidRDefault="00234501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ool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17EB7E9" w14:textId="0D07DE47" w:rsidR="00234501" w:rsidRDefault="001D15D9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ild UC, remission</w:t>
            </w:r>
          </w:p>
        </w:tc>
      </w:tr>
      <w:tr w:rsidR="00234501" w:rsidRPr="00394DA8" w14:paraId="6AC1ED8B" w14:textId="77777777" w:rsidTr="00521BDB">
        <w:trPr>
          <w:trHeight w:val="3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</w:tcPr>
          <w:p w14:paraId="6D3C6073" w14:textId="77ED0A13" w:rsidR="00234501" w:rsidRDefault="001F5DE4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BD3</w:t>
            </w:r>
          </w:p>
        </w:tc>
        <w:tc>
          <w:tcPr>
            <w:tcW w:w="20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04D18D5" w14:textId="5391AC88" w:rsidR="00234501" w:rsidRPr="00394DA8" w:rsidRDefault="003700FA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emale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8BE835C" w14:textId="22E654D7" w:rsidR="00234501" w:rsidRPr="00394DA8" w:rsidRDefault="003700FA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FC25469" w14:textId="1EACE0CD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UC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D2D20E1" w14:textId="47058C22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tool</w:t>
            </w:r>
          </w:p>
        </w:tc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7531E66" w14:textId="3BC21C65" w:rsidR="00234501" w:rsidRPr="00394DA8" w:rsidRDefault="001D15D9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Mild UC, remission</w:t>
            </w:r>
          </w:p>
        </w:tc>
      </w:tr>
      <w:tr w:rsidR="00234501" w:rsidRPr="00394DA8" w14:paraId="4A24AF3E" w14:textId="77777777" w:rsidTr="00521BDB">
        <w:trPr>
          <w:trHeight w:val="320"/>
        </w:trPr>
        <w:tc>
          <w:tcPr>
            <w:tcW w:w="1525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5E86E24" w14:textId="77777777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15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65476" w14:textId="77777777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31698" w14:textId="77777777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6BC6D" w14:textId="77777777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7A16C" w14:textId="77777777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8A7F1" w14:textId="77777777" w:rsidR="00234501" w:rsidRPr="00394DA8" w:rsidRDefault="00234501" w:rsidP="00234501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2FCFE8FD" w14:textId="2621549F" w:rsidR="009625B9" w:rsidRPr="00394DA8" w:rsidRDefault="00DA38D4" w:rsidP="001513D8">
      <w:pPr>
        <w:rPr>
          <w:rFonts w:ascii="Times New Roman" w:hAnsi="Times New Roman" w:cs="Times New Roman"/>
          <w:b/>
          <w:bCs/>
        </w:rPr>
      </w:pPr>
      <w:r w:rsidRPr="00394DA8">
        <w:rPr>
          <w:rFonts w:ascii="Times New Roman" w:hAnsi="Times New Roman" w:cs="Times New Roman"/>
          <w:b/>
          <w:bCs/>
        </w:rPr>
        <w:t xml:space="preserve">Supplemental Table 2: </w:t>
      </w:r>
      <w:r w:rsidR="001513D8" w:rsidRPr="00394DA8">
        <w:rPr>
          <w:rFonts w:ascii="Times New Roman" w:hAnsi="Times New Roman" w:cs="Times New Roman"/>
          <w:b/>
          <w:bCs/>
        </w:rPr>
        <w:t>qPCR Primers</w:t>
      </w:r>
    </w:p>
    <w:p w14:paraId="5BE758A4" w14:textId="554060C5" w:rsidR="00D464CB" w:rsidRPr="00394DA8" w:rsidRDefault="00D464CB" w:rsidP="001513D8">
      <w:pPr>
        <w:jc w:val="center"/>
        <w:rPr>
          <w:rFonts w:ascii="Times New Roman" w:hAnsi="Times New Roman" w:cs="Times New Roman"/>
          <w:b/>
          <w:bCs/>
        </w:rPr>
      </w:pPr>
    </w:p>
    <w:tbl>
      <w:tblPr>
        <w:tblW w:w="15295" w:type="dxa"/>
        <w:tblLook w:val="04A0" w:firstRow="1" w:lastRow="0" w:firstColumn="1" w:lastColumn="0" w:noHBand="0" w:noVBand="1"/>
      </w:tblPr>
      <w:tblGrid>
        <w:gridCol w:w="1088"/>
        <w:gridCol w:w="4376"/>
        <w:gridCol w:w="4595"/>
        <w:gridCol w:w="3436"/>
        <w:gridCol w:w="236"/>
        <w:gridCol w:w="1564"/>
      </w:tblGrid>
      <w:tr w:rsidR="00D464CB" w:rsidRPr="00394DA8" w14:paraId="31D02D67" w14:textId="77777777" w:rsidTr="0087745B">
        <w:trPr>
          <w:gridAfter w:val="2"/>
          <w:wAfter w:w="1800" w:type="dxa"/>
          <w:trHeight w:val="360"/>
        </w:trPr>
        <w:tc>
          <w:tcPr>
            <w:tcW w:w="1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5D0B87AA" w14:textId="02716169" w:rsidR="00D464CB" w:rsidRPr="00394DA8" w:rsidRDefault="00D464CB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Gene</w:t>
            </w:r>
          </w:p>
        </w:tc>
        <w:tc>
          <w:tcPr>
            <w:tcW w:w="43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1E60621F" w14:textId="06084FB9" w:rsidR="00D464CB" w:rsidRPr="00394DA8" w:rsidRDefault="00D464CB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nse primer</w:t>
            </w:r>
          </w:p>
        </w:tc>
        <w:tc>
          <w:tcPr>
            <w:tcW w:w="45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72A0FF2C" w14:textId="78EF5C64" w:rsidR="00D464CB" w:rsidRPr="00394DA8" w:rsidRDefault="00D464CB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ntisense primer</w:t>
            </w:r>
          </w:p>
        </w:tc>
        <w:tc>
          <w:tcPr>
            <w:tcW w:w="3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56A38DE" w14:textId="740D0F48" w:rsidR="00D464CB" w:rsidRPr="00394DA8" w:rsidRDefault="00D464CB" w:rsidP="001513D8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Reference</w:t>
            </w:r>
          </w:p>
        </w:tc>
      </w:tr>
      <w:tr w:rsidR="00D464CB" w:rsidRPr="00394DA8" w14:paraId="56D173EC" w14:textId="77777777" w:rsidTr="0087745B">
        <w:trPr>
          <w:gridAfter w:val="2"/>
          <w:wAfter w:w="1800" w:type="dxa"/>
          <w:trHeight w:val="320"/>
        </w:trPr>
        <w:tc>
          <w:tcPr>
            <w:tcW w:w="10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A6A9C31" w14:textId="2D1A1A7E" w:rsidR="00D464CB" w:rsidRPr="00394DA8" w:rsidRDefault="00D464CB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Gusβ</w:t>
            </w:r>
          </w:p>
        </w:tc>
        <w:tc>
          <w:tcPr>
            <w:tcW w:w="43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F6BA21" w14:textId="4A3D155D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CCGATTATCCAGAGCGAGTATG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4F2B8D" w14:textId="7276BC4D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CTCAGCGGTGACTGGTTCG</w:t>
            </w:r>
          </w:p>
        </w:tc>
        <w:tc>
          <w:tcPr>
            <w:tcW w:w="34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469676" w14:textId="5074F7CF" w:rsidR="00D464CB" w:rsidRPr="00394DA8" w:rsidRDefault="00E24CE0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XYW5nPC9BdXRob3I+PFllYXI+MjAxMDwvWWVhcj48UmVj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XYW5nPC9BdXRob3I+PFllYXI+MjAxMDwvWWVhcj48UmVj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Wang et al., 201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D464CB" w:rsidRPr="00394DA8" w14:paraId="5CFB9A7B" w14:textId="77777777" w:rsidTr="0087745B">
        <w:trPr>
          <w:gridAfter w:val="2"/>
          <w:wAfter w:w="1800" w:type="dxa"/>
          <w:trHeight w:val="320"/>
        </w:trPr>
        <w:tc>
          <w:tcPr>
            <w:tcW w:w="10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C58F7D5" w14:textId="3FD29641" w:rsidR="00D464CB" w:rsidRPr="00394DA8" w:rsidRDefault="00D464CB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β-Actin</w:t>
            </w:r>
          </w:p>
        </w:tc>
        <w:tc>
          <w:tcPr>
            <w:tcW w:w="43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286AB7" w14:textId="3960BF08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TGACAGGATGCAGAAGGAGA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92BB21" w14:textId="3D13AE82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CGCTCAGGAGGAGCAATG</w:t>
            </w:r>
          </w:p>
        </w:tc>
        <w:tc>
          <w:tcPr>
            <w:tcW w:w="34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21DA3A" w14:textId="7E1C3AA0" w:rsidR="00D464CB" w:rsidRPr="00394DA8" w:rsidRDefault="00E24CE0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CYW1pYXM8L0F1dGhvcj48WWVhcj4yMDA3PC9ZZWFyPjxS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CYW1pYXM8L0F1dGhvcj48WWVhcj4yMDA3PC9ZZWFyPjxS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Bamias et al., 200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bookmarkStart w:id="0" w:name="_GoBack"/>
            <w:bookmarkEnd w:id="0"/>
          </w:p>
        </w:tc>
      </w:tr>
      <w:tr w:rsidR="00D464CB" w:rsidRPr="00394DA8" w14:paraId="7214023F" w14:textId="77777777" w:rsidTr="0087745B">
        <w:trPr>
          <w:gridAfter w:val="2"/>
          <w:wAfter w:w="1800" w:type="dxa"/>
          <w:trHeight w:val="320"/>
        </w:trPr>
        <w:tc>
          <w:tcPr>
            <w:tcW w:w="10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B6241DE" w14:textId="1B298EE6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Nox1</w:t>
            </w:r>
          </w:p>
        </w:tc>
        <w:tc>
          <w:tcPr>
            <w:tcW w:w="43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85ABAD" w14:textId="2F142685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CTGACAAGTACTATTACACGAGAG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17F75E" w14:textId="5BF4FFC7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CATATATGCCACCAGCTTATGGAAG</w:t>
            </w:r>
          </w:p>
        </w:tc>
        <w:tc>
          <w:tcPr>
            <w:tcW w:w="34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79C418" w14:textId="7BF1FC30" w:rsidR="00D464CB" w:rsidRPr="00394DA8" w:rsidRDefault="00D464CB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464CB" w:rsidRPr="00394DA8" w14:paraId="56BB12B7" w14:textId="77777777" w:rsidTr="0087745B">
        <w:trPr>
          <w:gridAfter w:val="2"/>
          <w:wAfter w:w="1800" w:type="dxa"/>
          <w:trHeight w:val="320"/>
        </w:trPr>
        <w:tc>
          <w:tcPr>
            <w:tcW w:w="108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4A72759" w14:textId="7B1737D1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DuoxA2</w:t>
            </w:r>
          </w:p>
        </w:tc>
        <w:tc>
          <w:tcPr>
            <w:tcW w:w="43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9D2992" w14:textId="3D2B1D5A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GCCTGGCTTTGCTCACCA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508E44" w14:textId="3129AE08" w:rsidR="00D464CB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GAGGAGGAGGCTCAGGAT</w:t>
            </w:r>
          </w:p>
        </w:tc>
        <w:tc>
          <w:tcPr>
            <w:tcW w:w="34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6ECACD" w14:textId="4C27C6D0" w:rsidR="00D464CB" w:rsidRPr="00394DA8" w:rsidRDefault="0087745B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HcmFzYmVyZ2VyPC9BdXRob3I+PFllYXI+MjAxNTwvWWVh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HcmFzYmVyZ2VyPC9BdXRob3I+PFllYXI+MjAxNTwvWWVh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</w:rPr>
              <w:t>(Grasberger et al., 2015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1513D8" w:rsidRPr="00394DA8" w14:paraId="761F1E49" w14:textId="77777777" w:rsidTr="0087745B">
        <w:trPr>
          <w:gridAfter w:val="2"/>
          <w:wAfter w:w="1800" w:type="dxa"/>
          <w:trHeight w:val="320"/>
        </w:trPr>
        <w:tc>
          <w:tcPr>
            <w:tcW w:w="108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1C9D94F" w14:textId="7A2B7F22" w:rsidR="001513D8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Duox2</w:t>
            </w:r>
          </w:p>
        </w:tc>
        <w:tc>
          <w:tcPr>
            <w:tcW w:w="4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A29BF2" w14:textId="364E73DB" w:rsidR="001513D8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TCCAGAAGGCGCTGAACAG</w:t>
            </w:r>
          </w:p>
        </w:tc>
        <w:tc>
          <w:tcPr>
            <w:tcW w:w="45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454A23" w14:textId="4D76378F" w:rsidR="001513D8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hAnsi="Times New Roman" w:cs="Times New Roman"/>
                <w:bCs/>
              </w:rPr>
              <w:t>GCGACCAAAGTGGGTGATG</w:t>
            </w:r>
          </w:p>
        </w:tc>
        <w:tc>
          <w:tcPr>
            <w:tcW w:w="3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39F58A" w14:textId="6BA8C168" w:rsidR="001513D8" w:rsidRPr="00394DA8" w:rsidRDefault="001513D8" w:rsidP="001513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513D8" w:rsidRPr="00394DA8" w14:paraId="2D0B2081" w14:textId="77777777" w:rsidTr="0087745B">
        <w:trPr>
          <w:gridAfter w:val="2"/>
          <w:wAfter w:w="1800" w:type="dxa"/>
          <w:trHeight w:val="320"/>
        </w:trPr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D9DD2B" w14:textId="453751F5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67DD6" w14:textId="764FF84C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162B98" w14:textId="74F562B5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3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93508A" w14:textId="04D8B790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1513D8" w:rsidRPr="00394DA8" w14:paraId="6EC77A7F" w14:textId="77777777" w:rsidTr="0087745B">
        <w:trPr>
          <w:trHeight w:val="75"/>
        </w:trPr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EAD021" w14:textId="77777777" w:rsidR="001513D8" w:rsidRPr="00394DA8" w:rsidRDefault="001513D8" w:rsidP="001513D8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4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3F3E9B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51981F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45D8F7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177A9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87904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1526D9B3" w14:textId="1F17629B" w:rsidR="001513D8" w:rsidRPr="00394DA8" w:rsidRDefault="001513D8" w:rsidP="001513D8">
      <w:pPr>
        <w:rPr>
          <w:rFonts w:ascii="Times New Roman" w:hAnsi="Times New Roman" w:cs="Times New Roman"/>
          <w:b/>
          <w:bCs/>
        </w:rPr>
      </w:pPr>
      <w:r w:rsidRPr="00394DA8">
        <w:rPr>
          <w:rFonts w:ascii="Times New Roman" w:hAnsi="Times New Roman" w:cs="Times New Roman"/>
          <w:b/>
          <w:bCs/>
        </w:rPr>
        <w:t xml:space="preserve">Supplemental Table </w:t>
      </w:r>
      <w:r w:rsidR="00F242AB">
        <w:rPr>
          <w:rFonts w:ascii="Times New Roman" w:hAnsi="Times New Roman" w:cs="Times New Roman"/>
          <w:b/>
          <w:bCs/>
        </w:rPr>
        <w:t>3</w:t>
      </w:r>
      <w:r w:rsidRPr="00394DA8">
        <w:rPr>
          <w:rFonts w:ascii="Times New Roman" w:hAnsi="Times New Roman" w:cs="Times New Roman"/>
          <w:b/>
          <w:bCs/>
        </w:rPr>
        <w:t>: Percentage Engraftment</w:t>
      </w:r>
    </w:p>
    <w:p w14:paraId="3AE9A3B4" w14:textId="303A0E47" w:rsidR="001513D8" w:rsidRPr="00394DA8" w:rsidRDefault="001513D8" w:rsidP="001513D8">
      <w:pPr>
        <w:rPr>
          <w:rFonts w:ascii="Times New Roman" w:hAnsi="Times New Roman" w:cs="Times New Roman"/>
          <w:b/>
          <w:bCs/>
        </w:rPr>
      </w:pPr>
    </w:p>
    <w:tbl>
      <w:tblPr>
        <w:tblW w:w="13500" w:type="dxa"/>
        <w:tblLook w:val="04A0" w:firstRow="1" w:lastRow="0" w:firstColumn="1" w:lastColumn="0" w:noHBand="0" w:noVBand="1"/>
      </w:tblPr>
      <w:tblGrid>
        <w:gridCol w:w="4260"/>
        <w:gridCol w:w="1540"/>
        <w:gridCol w:w="1540"/>
        <w:gridCol w:w="1540"/>
        <w:gridCol w:w="1540"/>
        <w:gridCol w:w="1540"/>
        <w:gridCol w:w="1540"/>
      </w:tblGrid>
      <w:tr w:rsidR="001513D8" w:rsidRPr="00394DA8" w14:paraId="00AE7D29" w14:textId="77777777" w:rsidTr="009625B9">
        <w:trPr>
          <w:trHeight w:val="620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18D37A4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hylum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040771B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WT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2CA1D3C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WT GF Mean 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5746DE9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54D5805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1DA9B31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GF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1248749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</w:tr>
      <w:tr w:rsidR="001513D8" w:rsidRPr="00394DA8" w14:paraId="6586DCCE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104445E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Tenericut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FA60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1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509A8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460EC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FB1D64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76A13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614582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1513D8" w:rsidRPr="00394DA8" w14:paraId="38CA40E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1D1C8B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ete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0DF450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6.9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62871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3.3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E6638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1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847BB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2.4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8B279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9.2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AE5A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94</w:t>
            </w:r>
          </w:p>
        </w:tc>
      </w:tr>
      <w:tr w:rsidR="001513D8" w:rsidRPr="00394DA8" w14:paraId="74C50AAA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2284E42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yano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F153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1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EEA82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6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B544E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20DA8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8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6C8F5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3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C3C0B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3</w:t>
            </w:r>
          </w:p>
        </w:tc>
      </w:tr>
      <w:tr w:rsidR="001513D8" w:rsidRPr="00394DA8" w14:paraId="40D6FE45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63701F6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Firmicute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530AE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8.7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D696F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3.2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6A410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E2F7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4.7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80CF3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2.7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9A2DA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95</w:t>
            </w:r>
          </w:p>
        </w:tc>
      </w:tr>
      <w:tr w:rsidR="001513D8" w:rsidRPr="00394DA8" w14:paraId="1A6CB827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2E56E4B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Actino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C4E2D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3E9F9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3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7DC6D0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6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40FAA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1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DD5B8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4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DD33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89</w:t>
            </w:r>
          </w:p>
        </w:tc>
      </w:tr>
      <w:tr w:rsidR="001513D8" w:rsidRPr="00394DA8" w14:paraId="1362396C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7E17B7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Verrucomicrob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4A997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5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EF23A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5.4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37B64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15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59A12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87642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1.1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1AEF7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82</w:t>
            </w:r>
          </w:p>
        </w:tc>
      </w:tr>
      <w:tr w:rsidR="001513D8" w:rsidRPr="00394DA8" w14:paraId="2227CB7C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A41A1C0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psilonbacteraeot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2E7217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7FB761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4EF5D5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DC36C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9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42F6E2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A0B40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1513D8" w:rsidRPr="00394DA8" w14:paraId="42D3E1B7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BB62471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Proteo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5A0FF6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740CE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B1EFF7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3C198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8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AC35F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9E5FF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2</w:t>
            </w:r>
          </w:p>
        </w:tc>
      </w:tr>
      <w:tr w:rsidR="001513D8" w:rsidRPr="00394DA8" w14:paraId="497CF885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5870DA9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nknown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923E09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06CC72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821982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D81B9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80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CA6510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7E909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</w:tr>
      <w:tr w:rsidR="001513D8" w:rsidRPr="00394DA8" w14:paraId="7B7C99FB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A56EB1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ercent Engraftment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5385DD5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0%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5188785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8%</w:t>
            </w:r>
          </w:p>
        </w:tc>
      </w:tr>
      <w:tr w:rsidR="001513D8" w:rsidRPr="00394DA8" w14:paraId="1851948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C3B3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90274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FE2A7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6D139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54629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14D31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B106A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1513D8" w:rsidRPr="00394DA8" w14:paraId="793DF85B" w14:textId="77777777" w:rsidTr="009625B9">
        <w:trPr>
          <w:trHeight w:val="665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0CBB55E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lass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09DB89D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WT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4643A77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WT GF Mean 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C7B659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14F4BC3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0BE4DDC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GF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661CC85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</w:tr>
      <w:tr w:rsidR="001513D8" w:rsidRPr="00394DA8" w14:paraId="67695222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96DC3F4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ampylo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3033C1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E24E6A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8B1FD5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500C6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9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CF8AE8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4D169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1513D8" w:rsidRPr="00394DA8" w14:paraId="4D8BD5D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E80DF0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Oxyphotobacter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F9195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1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4DD38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6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B7DED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ECDC4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CBB1D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3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7340D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3</w:t>
            </w:r>
          </w:p>
        </w:tc>
      </w:tr>
      <w:tr w:rsidR="001513D8" w:rsidRPr="00394DA8" w14:paraId="66282D9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969EFA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illi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5D8D7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1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084A3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.4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133CB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54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C856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5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65B8E0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8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722CA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31</w:t>
            </w:r>
          </w:p>
        </w:tc>
      </w:tr>
      <w:tr w:rsidR="001513D8" w:rsidRPr="00394DA8" w14:paraId="7A0F105A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E696D0B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oriobacteri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89168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317F6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1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F2384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66317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8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859AF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1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97010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17</w:t>
            </w:r>
          </w:p>
        </w:tc>
      </w:tr>
      <w:tr w:rsidR="001513D8" w:rsidRPr="00394DA8" w14:paraId="21D9D68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EF3505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nspecified 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75E1F5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0E5A24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4903F50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D9A3A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8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67F67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6842D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</w:tr>
      <w:tr w:rsidR="001513D8" w:rsidRPr="00394DA8" w14:paraId="3C04437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D0746F4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Gammaproteobacter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39DB4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59E838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D29474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A0828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5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BD3C8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C8EBA0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2</w:t>
            </w:r>
          </w:p>
        </w:tc>
      </w:tr>
      <w:tr w:rsidR="001513D8" w:rsidRPr="00394DA8" w14:paraId="4863B549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A9C62F4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8CEBC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6.9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3D1F0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3.3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C608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1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70071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2.3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CD45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9.1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FB2FC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92</w:t>
            </w:r>
          </w:p>
        </w:tc>
      </w:tr>
      <w:tr w:rsidR="001513D8" w:rsidRPr="00394DA8" w14:paraId="5FFCD99C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42E97DF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rysipelotrich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85247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1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D5F7D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92264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5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D2976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.2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082E8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EBE0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1</w:t>
            </w:r>
          </w:p>
        </w:tc>
      </w:tr>
      <w:tr w:rsidR="001513D8" w:rsidRPr="00394DA8" w14:paraId="7AA0DB8E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2352DAC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Verrucomicrobi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25E22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5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627EC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5.4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A6DCD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1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729BD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D2480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1.1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21E6D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82</w:t>
            </w:r>
          </w:p>
        </w:tc>
      </w:tr>
      <w:tr w:rsidR="001513D8" w:rsidRPr="00394DA8" w14:paraId="3E4B7A7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13CB8E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Mollicute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74A88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1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7227B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6BA90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3400E7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B77C99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D7C8D7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1513D8" w:rsidRPr="00394DA8" w14:paraId="59C02B68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0A56969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ctino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4C9E6F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0AE7B7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0C2F64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6F7D5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2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27D06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74391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30</w:t>
            </w:r>
          </w:p>
        </w:tc>
      </w:tr>
      <w:tr w:rsidR="001513D8" w:rsidRPr="00394DA8" w14:paraId="44D3583A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C4E2A1F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lostridia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B2ABF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3.36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7C389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3.12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93B71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E4F7E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0.90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082CD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9.77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AE1E7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92</w:t>
            </w:r>
          </w:p>
        </w:tc>
      </w:tr>
      <w:tr w:rsidR="001513D8" w:rsidRPr="00394DA8" w14:paraId="472300A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AEC8E3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ercent Engraftment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601902C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0%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3A8CD06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91%</w:t>
            </w:r>
          </w:p>
        </w:tc>
      </w:tr>
      <w:tr w:rsidR="001513D8" w:rsidRPr="00394DA8" w14:paraId="0F253D89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EFC96" w14:textId="77777777" w:rsidR="001513D8" w:rsidRPr="00394DA8" w:rsidRDefault="001513D8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  <w:p w14:paraId="42CCE12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68D21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0FD69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6777E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2E82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0EFAA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7423F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1513D8" w:rsidRPr="00394DA8" w14:paraId="2E4BC0D0" w14:textId="77777777" w:rsidTr="009625B9">
        <w:trPr>
          <w:trHeight w:val="620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22B671A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Order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4C331F6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WT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6048CFC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WT GF Mean 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64577D20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0B68162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3327CF9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GF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19535E0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</w:tr>
      <w:tr w:rsidR="001513D8" w:rsidRPr="00394DA8" w14:paraId="3393C73B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B30A5DC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ampylobacter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457A88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1E971C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3BEA93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6FBA7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9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D5051B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5CFE4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1513D8" w:rsidRPr="00394DA8" w14:paraId="3DC6939A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74EE951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Oxyphotobacter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599BD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1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BBA77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6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1595A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1B957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42CA7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3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5EA40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3</w:t>
            </w:r>
          </w:p>
        </w:tc>
      </w:tr>
      <w:tr w:rsidR="001513D8" w:rsidRPr="00394DA8" w14:paraId="6426AABE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619619A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nterobacteri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6C1FE9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B503EF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08D7E3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2F41E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4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2FFC01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8FA4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1513D8" w:rsidRPr="00394DA8" w14:paraId="43E91378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A712E44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Lactobacill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08A81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1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26505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7.5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E480A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57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28743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4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FF2AE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8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1D163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34</w:t>
            </w:r>
          </w:p>
        </w:tc>
      </w:tr>
      <w:tr w:rsidR="001513D8" w:rsidRPr="00394DA8" w14:paraId="0AC2E6DD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F9CA8E0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0781C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6.9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097D8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3.3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22DCD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1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F3B16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2.3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A950E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9.1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0520AA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91</w:t>
            </w:r>
          </w:p>
        </w:tc>
      </w:tr>
      <w:tr w:rsidR="001513D8" w:rsidRPr="00394DA8" w14:paraId="0215B8ED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21F5C3D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ifidobacteri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22739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B9433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7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5398C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17D17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9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CAD82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2626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7</w:t>
            </w:r>
          </w:p>
        </w:tc>
      </w:tr>
      <w:tr w:rsidR="001513D8" w:rsidRPr="00394DA8" w14:paraId="431B7170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66415B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rysipelotrich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A2017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1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1F505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98A6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5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1F236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.2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9DF0A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26D08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1</w:t>
            </w:r>
          </w:p>
        </w:tc>
      </w:tr>
      <w:tr w:rsidR="001513D8" w:rsidRPr="00394DA8" w14:paraId="1C27BAA2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EDBA2B8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Verrucomicrobi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FE15D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5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984D9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5.4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E48E9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1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3E10D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17E7FC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1.1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2B8205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82</w:t>
            </w:r>
          </w:p>
        </w:tc>
      </w:tr>
      <w:tr w:rsidR="001513D8" w:rsidRPr="00394DA8" w14:paraId="61E0D09B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B2F90E6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nspecified 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AD69C4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36FA2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627B59D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6EFCC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8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E4801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11C5DF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</w:tr>
      <w:tr w:rsidR="001513D8" w:rsidRPr="00394DA8" w14:paraId="4990ACE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AFA6EC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oriobacteri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A372B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73CAA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1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32B7D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C3BC7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8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215F9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1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5D1F9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17</w:t>
            </w:r>
          </w:p>
        </w:tc>
      </w:tr>
      <w:tr w:rsidR="001513D8" w:rsidRPr="00394DA8" w14:paraId="4791AB19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E451E37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lostridi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A4F2BB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3.3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00C619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3.12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BCA8F1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A9E2C4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0.9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6D6268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9.77%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64E427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92</w:t>
            </w:r>
          </w:p>
        </w:tc>
      </w:tr>
      <w:tr w:rsidR="001513D8" w:rsidRPr="00394DA8" w14:paraId="5D4DF3FB" w14:textId="77777777" w:rsidTr="009625B9">
        <w:trPr>
          <w:trHeight w:val="320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A5DAC62" w14:textId="77777777" w:rsidR="001513D8" w:rsidRPr="00394DA8" w:rsidRDefault="001513D8" w:rsidP="009625B9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ercent Engraftment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36AAFE53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0%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58EB7E02" w14:textId="77777777" w:rsidR="001513D8" w:rsidRPr="00394DA8" w:rsidRDefault="001513D8" w:rsidP="009625B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2%</w:t>
            </w:r>
          </w:p>
        </w:tc>
      </w:tr>
      <w:tr w:rsidR="005A0514" w:rsidRPr="00394DA8" w14:paraId="7D4CFC42" w14:textId="77777777" w:rsidTr="005A0514">
        <w:trPr>
          <w:trHeight w:val="320"/>
        </w:trPr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95FC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EC6BFA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F72B03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A0015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2185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CC554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B0DCC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5A0514" w:rsidRPr="00394DA8" w14:paraId="66405D2E" w14:textId="77777777" w:rsidTr="009625B9">
        <w:trPr>
          <w:trHeight w:val="620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0D76762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Family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14A05C1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WT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66FA8E1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WT GF Mean 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52AD69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477803F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623D577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GF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6651AC0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</w:tr>
      <w:tr w:rsidR="005A0514" w:rsidRPr="00394DA8" w14:paraId="394000C6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E439E1A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ales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 xml:space="preserve"> s24-7 famil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1536F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3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EA94A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.0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56566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2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3CEDE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8.6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7EA96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0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34C39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587</w:t>
            </w:r>
          </w:p>
        </w:tc>
      </w:tr>
      <w:tr w:rsidR="005A0514" w:rsidRPr="00394DA8" w14:paraId="64B12FEA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76A7701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Oxyphotobacter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6461B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1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05891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6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9088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80BE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6DDBB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3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91B3F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3</w:t>
            </w:r>
          </w:p>
        </w:tc>
      </w:tr>
      <w:tr w:rsidR="005A0514" w:rsidRPr="00394DA8" w14:paraId="24059FFA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C881E83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topobi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D07871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4D769B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70010F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87CA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F3A64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6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3DE84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6</w:t>
            </w:r>
          </w:p>
        </w:tc>
      </w:tr>
      <w:tr w:rsidR="005A0514" w:rsidRPr="00394DA8" w14:paraId="4DCF2CEB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6D6F0AC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Lachnospir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DBA87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3.0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DA96A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8.8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D1575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1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11391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5.7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C80AF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8.6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585C0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308</w:t>
            </w:r>
          </w:p>
        </w:tc>
      </w:tr>
      <w:tr w:rsidR="005A0514" w:rsidRPr="00394DA8" w14:paraId="0941F597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FFB0C03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Helicobacter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D08A45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F962C0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F23AA7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503BC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9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F11136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21803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05642C0E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2774958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nspecified 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45843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6EF1F1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E892DE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B270E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8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A2F98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4CA50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</w:tr>
      <w:tr w:rsidR="005A0514" w:rsidRPr="00394DA8" w14:paraId="2116838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EFACA22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nterobacteriacea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6296B4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E0505B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41B91A8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3C10E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4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C612F8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6A38E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2B0D926D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7C000E4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Saccharibacteria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 xml:space="preserve"> Unspecified Clas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EF35E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2F370D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03C384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48C02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F00A4B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BC90D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3A0454D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2B71EEA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naeroplasmat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29BD2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49E88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69F30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9C728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E1DCD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E0ED8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76A3BE8E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3369F94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94DFC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9.3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5AE96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2.2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B81EB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8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7ED1F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49738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8.3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E0EAF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411</w:t>
            </w:r>
          </w:p>
        </w:tc>
      </w:tr>
      <w:tr w:rsidR="005A0514" w:rsidRPr="00394DA8" w14:paraId="7FD9BC2B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2D234D7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nterococc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541DB4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A85C4A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8D527C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65097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9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7F45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5819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14</w:t>
            </w:r>
          </w:p>
        </w:tc>
      </w:tr>
      <w:tr w:rsidR="005A0514" w:rsidRPr="00394DA8" w14:paraId="5C4F9A69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F14CBE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Marinifil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BDF811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86801D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91C18B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EDA68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91A9F1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5761C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2E2C2B6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4E39D0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lostridi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0C5BE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8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2D991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56AC5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1F880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7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0B1AA3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DBD2A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148689F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F88E740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Lactobacill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1C793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0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63DDB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4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3DBD7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51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9ABEC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.8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966AE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8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90151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55</w:t>
            </w:r>
          </w:p>
        </w:tc>
      </w:tr>
      <w:tr w:rsidR="005A0514" w:rsidRPr="00394DA8" w14:paraId="71EF01ED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866DA4A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Rikenell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D1066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.8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EF55C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7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BA0A7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6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30049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9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2C154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6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382BA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62</w:t>
            </w:r>
          </w:p>
        </w:tc>
      </w:tr>
      <w:tr w:rsidR="005A0514" w:rsidRPr="00394DA8" w14:paraId="79D0F34F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929C8A5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Ruminococc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03635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.8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06F51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F66B0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8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757B7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4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0E180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BC032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32</w:t>
            </w:r>
          </w:p>
        </w:tc>
      </w:tr>
      <w:tr w:rsidR="005A0514" w:rsidRPr="00394DA8" w14:paraId="377F4796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013143C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ifidobacteri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FC296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CDF61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7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66B2B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E3C31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9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C03FA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755B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7</w:t>
            </w:r>
          </w:p>
        </w:tc>
      </w:tr>
      <w:tr w:rsidR="005A0514" w:rsidRPr="00394DA8" w14:paraId="64C52E8C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8EA08A1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oriobacteri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559D8B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2DC92B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2F652D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D42D4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DA320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BEB8D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5</w:t>
            </w:r>
          </w:p>
        </w:tc>
      </w:tr>
      <w:tr w:rsidR="005A0514" w:rsidRPr="00394DA8" w14:paraId="5FFC3F7F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B979E07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rysipelotrich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96655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1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BA523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F09D6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5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D3B40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.2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AEB6E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AAA80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1</w:t>
            </w:r>
          </w:p>
        </w:tc>
      </w:tr>
      <w:tr w:rsidR="005A0514" w:rsidRPr="00394DA8" w14:paraId="1E78530C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B1CE51E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8EA50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0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5D3A5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9.8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93AB5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7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2107F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C578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F649C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4</w:t>
            </w:r>
          </w:p>
        </w:tc>
      </w:tr>
      <w:tr w:rsidR="005A0514" w:rsidRPr="00394DA8" w14:paraId="55818DD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916B65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Verrucomicrobi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5E36A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5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63284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5.4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0C87C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1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C0C2C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FDAAE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1.0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9252D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82</w:t>
            </w:r>
          </w:p>
        </w:tc>
      </w:tr>
      <w:tr w:rsidR="005A0514" w:rsidRPr="00394DA8" w14:paraId="20492B8A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62AB190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ggerthell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EAE05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AC58B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D3734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F9BFE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745118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FBF7DC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5A0514" w:rsidRPr="00394DA8" w14:paraId="0D336932" w14:textId="77777777" w:rsidTr="009625B9">
        <w:trPr>
          <w:trHeight w:val="320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2180482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ercent Engraftment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5E71AB9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0%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49D1B5A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75%</w:t>
            </w:r>
          </w:p>
        </w:tc>
      </w:tr>
      <w:tr w:rsidR="005A0514" w:rsidRPr="00394DA8" w14:paraId="709CE327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6001E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  <w:p w14:paraId="3E6F809A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5579B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EAFF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1B50E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BAC81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5C993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2D7C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5A0514" w:rsidRPr="00394DA8" w14:paraId="0E2C78A4" w14:textId="77777777" w:rsidTr="009625B9">
        <w:trPr>
          <w:trHeight w:val="701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4DC344A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Genus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572DCAC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WT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12C8334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WT GF Mean 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256399C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790F84F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Donor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636BF1F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ysbiotic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GF Mean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F2F21B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Deviation</w:t>
            </w:r>
          </w:p>
        </w:tc>
      </w:tr>
      <w:tr w:rsidR="005A0514" w:rsidRPr="00394DA8" w14:paraId="6A754ECC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B1CF049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Lachnoclostridium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3B100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E227B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1A958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7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E6986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1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70C09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0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9A3F2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16</w:t>
            </w:r>
          </w:p>
        </w:tc>
      </w:tr>
      <w:tr w:rsidR="005A0514" w:rsidRPr="00394DA8" w14:paraId="7764121D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15CD894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lostridi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ED71E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8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3726A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6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D27A9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57C8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7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D76E4B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31179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360A37C0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517DD57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Odoribacter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F9347B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033340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675F2C9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3E33A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4FB01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22F47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15DA3E6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109A095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Helicobacter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9625A2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D2A7FB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27148C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01927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7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A5DDF5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4CDD7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445518F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0980925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e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A3BE9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0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D35AE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9.8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543F8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7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1589B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51E8E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5FFC0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4</w:t>
            </w:r>
          </w:p>
        </w:tc>
      </w:tr>
      <w:tr w:rsidR="005A0514" w:rsidRPr="00394DA8" w14:paraId="6E8A41F0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FAAEBEF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dlercreutz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29F88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2F4E0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D1EC6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667D7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3E8F0F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A71E5D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5A0514" w:rsidRPr="00394DA8" w14:paraId="1B8F2012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9108B2C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Unspecified Bacteri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AB801E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02E02D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02FB89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CA35F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7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4A01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FE730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</w:tr>
      <w:tr w:rsidR="005A0514" w:rsidRPr="00394DA8" w14:paraId="716E3546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CE0E41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topobi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05CAE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145B9F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AFCEFF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8F5E8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2B366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6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D36FA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6</w:t>
            </w:r>
          </w:p>
        </w:tc>
      </w:tr>
      <w:tr w:rsidR="005A0514" w:rsidRPr="00394DA8" w14:paraId="2F0494F5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BFEAAB4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Lachnospir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E780F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0.3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4CAD0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7.1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9698B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3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6DA70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7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ACBB6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9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9D9FB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72</w:t>
            </w:r>
          </w:p>
        </w:tc>
      </w:tr>
      <w:tr w:rsidR="005A0514" w:rsidRPr="00394DA8" w14:paraId="36261EE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DD34974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Oscillospir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B5C7C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6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BEC31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4F04F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3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7F9AF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3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68673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4BB9D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35</w:t>
            </w:r>
          </w:p>
        </w:tc>
      </w:tr>
      <w:tr w:rsidR="005A0514" w:rsidRPr="00394DA8" w14:paraId="6DE76C5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F7BCEDE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ollinsell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BBC03C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6E996C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7A4A0DA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FADD3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8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066D1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8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92DAF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77C1B7B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233C59B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oprococcu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30A52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3C747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4D45D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17DE51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5CA408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B19619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5A0514" w:rsidRPr="00394DA8" w14:paraId="12E8FBAE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DB0F956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llobaculum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95A31C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434A1D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230B8C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2E5D3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9.3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BA475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4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50B2D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</w:tr>
      <w:tr w:rsidR="005A0514" w:rsidRPr="00394DA8" w14:paraId="63AE13A9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F0C1070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Lactobacillu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DF647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0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D0F0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4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D6606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51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3E0A1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.8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17020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8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B4C9C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55</w:t>
            </w:r>
          </w:p>
        </w:tc>
      </w:tr>
      <w:tr w:rsidR="005A0514" w:rsidRPr="00394DA8" w14:paraId="422F3F6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8352CF6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naeroplasm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0AA8C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A3BE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2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D8E3A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FA3977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1F616A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8D0ED6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5A0514" w:rsidRPr="00394DA8" w14:paraId="1AE9E4F7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99F85B1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al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D8B12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9.3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1083B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2.2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9B362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8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78D16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0548F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8.3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CCCD3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411</w:t>
            </w:r>
          </w:p>
        </w:tc>
      </w:tr>
      <w:tr w:rsidR="005A0514" w:rsidRPr="00394DA8" w14:paraId="521713E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A01A8BB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scherichia-shigell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CB2CEF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2BAF36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918CB8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44BF5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9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36DD13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FFE59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428AF9E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A62E36C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Ruminococc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BB9F0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8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D0552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5FF7A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ABF7B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0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AF69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7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E36AF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7</w:t>
            </w:r>
          </w:p>
        </w:tc>
      </w:tr>
      <w:tr w:rsidR="005A0514" w:rsidRPr="00394DA8" w14:paraId="23A8F3AB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8A18534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laut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8012E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5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61064D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7.1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3B732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41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BDFF2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F16BE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9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571B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82</w:t>
            </w:r>
          </w:p>
        </w:tc>
      </w:tr>
      <w:tr w:rsidR="005A0514" w:rsidRPr="00394DA8" w14:paraId="6F475258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398ADB5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Oxyphotobacter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4CB04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5.1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135E2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6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0EAC4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7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F49BB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67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615C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3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7ED89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3</w:t>
            </w:r>
          </w:p>
        </w:tc>
      </w:tr>
      <w:tr w:rsidR="005A0514" w:rsidRPr="00394DA8" w14:paraId="2DD25C4C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E2EFD2C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Candidatu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B3369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40E0E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5501707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4437A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B180B3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73E98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0</w:t>
            </w:r>
          </w:p>
        </w:tc>
      </w:tr>
      <w:tr w:rsidR="005A0514" w:rsidRPr="00394DA8" w14:paraId="335E0970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A2BA64C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Lachnospiraceae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 xml:space="preserve"> nk4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97B7E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0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761FC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AD3A6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1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A674F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1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E1B84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4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67CE3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96</w:t>
            </w:r>
          </w:p>
        </w:tc>
      </w:tr>
      <w:tr w:rsidR="005A0514" w:rsidRPr="00394DA8" w14:paraId="5F597DB6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399CED26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Ruminococcu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428E0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8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4F06A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5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BFB87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5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813BD9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85D0AF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47AA00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5A0514" w:rsidRPr="00394DA8" w14:paraId="5B3828D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07389B2B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Rikenellaceae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A5714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.7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F679A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2.6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A671A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63206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9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DE2E1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4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9ADDB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56</w:t>
            </w:r>
          </w:p>
        </w:tc>
      </w:tr>
      <w:tr w:rsidR="005A0514" w:rsidRPr="00394DA8" w14:paraId="16A01B9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482BF62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Dore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6F4C3D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70982D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32EC6DD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F53E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82D3F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0A2E5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1</w:t>
            </w:r>
          </w:p>
        </w:tc>
      </w:tr>
      <w:tr w:rsidR="005A0514" w:rsidRPr="00394DA8" w14:paraId="3A9115C4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174E556E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acteroidales</w:t>
            </w:r>
            <w:proofErr w:type="spellEnd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 xml:space="preserve"> s24-7 group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028F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6.3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9F601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.0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35670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12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BF801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8.69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1E3C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3.0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ACE31A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587</w:t>
            </w:r>
          </w:p>
        </w:tc>
      </w:tr>
      <w:tr w:rsidR="005A0514" w:rsidRPr="00394DA8" w14:paraId="0BDD3678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AFCD851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Bifidobacterium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038CA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375B1B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7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AEC10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2FDA95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.9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E15A9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1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C8814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7</w:t>
            </w:r>
          </w:p>
        </w:tc>
      </w:tr>
      <w:tr w:rsidR="005A0514" w:rsidRPr="00394DA8" w14:paraId="043CB5DB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07F4CD8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Turicibacter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B3DD9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9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491C5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55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0DC7E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4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A7B207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64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6591B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948EF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22</w:t>
            </w:r>
          </w:p>
        </w:tc>
      </w:tr>
      <w:tr w:rsidR="005A0514" w:rsidRPr="00394DA8" w14:paraId="5727AB03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819412A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Enterococcu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BE5C15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8374C0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2C6D449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ED6C0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96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576A6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5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9A652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14</w:t>
            </w:r>
          </w:p>
        </w:tc>
      </w:tr>
      <w:tr w:rsidR="005A0514" w:rsidRPr="00394DA8" w14:paraId="17C65C66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7D8791E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listipes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6AB445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36ACD7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35A6AF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C53EF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93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0CA7E0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2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910DAC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0005</w:t>
            </w:r>
          </w:p>
        </w:tc>
      </w:tr>
      <w:tr w:rsidR="005A0514" w:rsidRPr="00394DA8" w14:paraId="42581F81" w14:textId="77777777" w:rsidTr="009625B9">
        <w:trPr>
          <w:trHeight w:val="320"/>
        </w:trPr>
        <w:tc>
          <w:tcPr>
            <w:tcW w:w="42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2FD37186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394DA8">
              <w:rPr>
                <w:rFonts w:ascii="Times New Roman" w:eastAsia="Times New Roman" w:hAnsi="Times New Roman" w:cs="Times New Roman"/>
                <w:color w:val="000000"/>
              </w:rPr>
              <w:t>Akkermansia</w:t>
            </w:r>
            <w:proofErr w:type="spell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B6EB8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4.48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77AA89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5.4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D61E98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15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605202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.2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36F7AF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31.00%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C8E723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0.1078</w:t>
            </w:r>
          </w:p>
        </w:tc>
      </w:tr>
      <w:tr w:rsidR="005A0514" w:rsidRPr="00394DA8" w14:paraId="64B72443" w14:textId="77777777" w:rsidTr="009625B9">
        <w:trPr>
          <w:trHeight w:val="320"/>
        </w:trPr>
        <w:tc>
          <w:tcPr>
            <w:tcW w:w="4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9BD6005" w14:textId="77777777" w:rsidR="005A0514" w:rsidRPr="00394DA8" w:rsidRDefault="005A0514" w:rsidP="005A0514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Percent Engraftment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01197696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100%</w:t>
            </w:r>
          </w:p>
        </w:tc>
        <w:tc>
          <w:tcPr>
            <w:tcW w:w="462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2F2F2"/>
            <w:noWrap/>
            <w:vAlign w:val="bottom"/>
            <w:hideMark/>
          </w:tcPr>
          <w:p w14:paraId="48E71901" w14:textId="77777777" w:rsidR="005A0514" w:rsidRPr="00394DA8" w:rsidRDefault="005A0514" w:rsidP="005A0514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94DA8">
              <w:rPr>
                <w:rFonts w:ascii="Times New Roman" w:eastAsia="Times New Roman" w:hAnsi="Times New Roman" w:cs="Times New Roman"/>
                <w:color w:val="000000"/>
              </w:rPr>
              <w:t>81%</w:t>
            </w:r>
          </w:p>
        </w:tc>
      </w:tr>
    </w:tbl>
    <w:p w14:paraId="60F70F08" w14:textId="77777777" w:rsidR="001513D8" w:rsidRPr="00394DA8" w:rsidRDefault="001513D8" w:rsidP="001513D8">
      <w:pPr>
        <w:rPr>
          <w:rFonts w:ascii="Times New Roman" w:eastAsia="Times New Roman" w:hAnsi="Times New Roman" w:cs="Times New Roman"/>
          <w:color w:val="000000"/>
        </w:rPr>
      </w:pPr>
    </w:p>
    <w:p w14:paraId="3E42841F" w14:textId="77777777" w:rsidR="001513D8" w:rsidRPr="00394DA8" w:rsidRDefault="001513D8" w:rsidP="001513D8">
      <w:pPr>
        <w:rPr>
          <w:rFonts w:ascii="Times New Roman" w:hAnsi="Times New Roman" w:cs="Times New Roman"/>
          <w:b/>
          <w:bCs/>
        </w:rPr>
      </w:pPr>
    </w:p>
    <w:p w14:paraId="033346B1" w14:textId="77777777" w:rsidR="0087745B" w:rsidRDefault="0087745B">
      <w:pPr>
        <w:rPr>
          <w:rFonts w:ascii="Times New Roman" w:hAnsi="Times New Roman" w:cs="Times New Roman"/>
          <w:b/>
          <w:bCs/>
        </w:rPr>
      </w:pPr>
    </w:p>
    <w:p w14:paraId="6249350B" w14:textId="77777777" w:rsidR="0087745B" w:rsidRDefault="0087745B">
      <w:pPr>
        <w:rPr>
          <w:rFonts w:ascii="Times New Roman" w:hAnsi="Times New Roman" w:cs="Times New Roman"/>
          <w:b/>
          <w:bCs/>
        </w:rPr>
      </w:pPr>
    </w:p>
    <w:p w14:paraId="220568EA" w14:textId="77777777" w:rsidR="00E24CE0" w:rsidRPr="00E24CE0" w:rsidRDefault="0087745B" w:rsidP="00E24CE0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  <w:b/>
          <w:bCs/>
        </w:rPr>
        <w:fldChar w:fldCharType="begin"/>
      </w:r>
      <w:r>
        <w:rPr>
          <w:rFonts w:ascii="Times New Roman" w:hAnsi="Times New Roman" w:cs="Times New Roman"/>
          <w:b/>
          <w:bCs/>
        </w:rPr>
        <w:instrText xml:space="preserve"> ADDIN EN.REFLIST </w:instrText>
      </w:r>
      <w:r>
        <w:rPr>
          <w:rFonts w:ascii="Times New Roman" w:hAnsi="Times New Roman" w:cs="Times New Roman"/>
          <w:b/>
          <w:bCs/>
        </w:rPr>
        <w:fldChar w:fldCharType="separate"/>
      </w:r>
      <w:r w:rsidR="00E24CE0" w:rsidRPr="00E24CE0">
        <w:rPr>
          <w:noProof/>
        </w:rPr>
        <w:t xml:space="preserve">BAMIAS, G., OKAZAWA, A., RIVERA-NIEVES, J., ARSENEAU, K. O., DE LA RUE, S. A., PIZARRO, T. T. &amp; COMINELLI, F. 2007. Commensal bacteria exacerbate intestinal inflammation but are not essential for the development of murine ileitis. </w:t>
      </w:r>
      <w:r w:rsidR="00E24CE0" w:rsidRPr="00E24CE0">
        <w:rPr>
          <w:i/>
          <w:noProof/>
        </w:rPr>
        <w:t>J Immunol,</w:t>
      </w:r>
      <w:r w:rsidR="00E24CE0" w:rsidRPr="00E24CE0">
        <w:rPr>
          <w:noProof/>
        </w:rPr>
        <w:t xml:space="preserve"> 178</w:t>
      </w:r>
      <w:r w:rsidR="00E24CE0" w:rsidRPr="00E24CE0">
        <w:rPr>
          <w:b/>
          <w:noProof/>
        </w:rPr>
        <w:t>,</w:t>
      </w:r>
      <w:r w:rsidR="00E24CE0" w:rsidRPr="00E24CE0">
        <w:rPr>
          <w:noProof/>
        </w:rPr>
        <w:t xml:space="preserve"> 1809-18.</w:t>
      </w:r>
    </w:p>
    <w:p w14:paraId="58EC8475" w14:textId="77777777" w:rsidR="00E24CE0" w:rsidRPr="00E24CE0" w:rsidRDefault="00E24CE0" w:rsidP="00E24CE0">
      <w:pPr>
        <w:pStyle w:val="EndNoteBibliography"/>
        <w:ind w:left="720" w:hanging="720"/>
        <w:rPr>
          <w:noProof/>
        </w:rPr>
      </w:pPr>
      <w:r w:rsidRPr="00E24CE0">
        <w:rPr>
          <w:noProof/>
        </w:rPr>
        <w:t xml:space="preserve">GRASBERGER, H., GAO, J., NAGAO-KITAMOTO, H., KITAMOTO, S., ZHANG, M., KAMADA, N., EATON, K. A., EL-ZAATARI, M., SHREINER, A. B., MERCHANT, J. L., OWYANG, C. &amp; KAO, J. Y. 2015. Increased Expression of DUOX2 Is an Epithelial Response to Mucosal Dysbiosis Required for Immune Homeostasis in Mouse Intestine. </w:t>
      </w:r>
      <w:r w:rsidRPr="00E24CE0">
        <w:rPr>
          <w:i/>
          <w:noProof/>
        </w:rPr>
        <w:t>Gastroenterology,</w:t>
      </w:r>
      <w:r w:rsidRPr="00E24CE0">
        <w:rPr>
          <w:noProof/>
        </w:rPr>
        <w:t xml:space="preserve"> 149</w:t>
      </w:r>
      <w:r w:rsidRPr="00E24CE0">
        <w:rPr>
          <w:b/>
          <w:noProof/>
        </w:rPr>
        <w:t>,</w:t>
      </w:r>
      <w:r w:rsidRPr="00E24CE0">
        <w:rPr>
          <w:noProof/>
        </w:rPr>
        <w:t xml:space="preserve"> 1849-59.</w:t>
      </w:r>
    </w:p>
    <w:p w14:paraId="06840204" w14:textId="77777777" w:rsidR="00E24CE0" w:rsidRPr="00E24CE0" w:rsidRDefault="00E24CE0" w:rsidP="00E24CE0">
      <w:pPr>
        <w:pStyle w:val="EndNoteBibliography"/>
        <w:ind w:left="720" w:hanging="720"/>
        <w:rPr>
          <w:noProof/>
        </w:rPr>
      </w:pPr>
      <w:r w:rsidRPr="00E24CE0">
        <w:rPr>
          <w:noProof/>
        </w:rPr>
        <w:t xml:space="preserve">WANG, F., WANG, J., LIU, D. &amp; SU, Y. 2010. Normalizing genes for real-time polymerase chain reaction in epithelial and nonepithelial cells of mouse small intestine. </w:t>
      </w:r>
      <w:r w:rsidRPr="00E24CE0">
        <w:rPr>
          <w:i/>
          <w:noProof/>
        </w:rPr>
        <w:t>Anal Biochem,</w:t>
      </w:r>
      <w:r w:rsidRPr="00E24CE0">
        <w:rPr>
          <w:noProof/>
        </w:rPr>
        <w:t xml:space="preserve"> 399</w:t>
      </w:r>
      <w:r w:rsidRPr="00E24CE0">
        <w:rPr>
          <w:b/>
          <w:noProof/>
        </w:rPr>
        <w:t>,</w:t>
      </w:r>
      <w:r w:rsidRPr="00E24CE0">
        <w:rPr>
          <w:noProof/>
        </w:rPr>
        <w:t xml:space="preserve"> 211-7.</w:t>
      </w:r>
    </w:p>
    <w:p w14:paraId="21CD5390" w14:textId="626CE46D" w:rsidR="00D464CB" w:rsidRPr="00394DA8" w:rsidRDefault="0087745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fldChar w:fldCharType="end"/>
      </w:r>
    </w:p>
    <w:sectPr w:rsidR="00D464CB" w:rsidRPr="00394DA8" w:rsidSect="008E4FFF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azfrztyarx2ne2p0tv0zfypwftvvvd9t2x&quot;&gt;Gastro editorial&lt;record-ids&gt;&lt;item&gt;20&lt;/item&gt;&lt;item&gt;21&lt;/item&gt;&lt;item&gt;22&lt;/item&gt;&lt;/record-ids&gt;&lt;/item&gt;&lt;/Libraries&gt;"/>
  </w:docVars>
  <w:rsids>
    <w:rsidRoot w:val="008E4FFF"/>
    <w:rsid w:val="00010585"/>
    <w:rsid w:val="00010C33"/>
    <w:rsid w:val="00041429"/>
    <w:rsid w:val="0007797E"/>
    <w:rsid w:val="000D6774"/>
    <w:rsid w:val="000E69D0"/>
    <w:rsid w:val="000F5026"/>
    <w:rsid w:val="0013010A"/>
    <w:rsid w:val="00131F85"/>
    <w:rsid w:val="001513D8"/>
    <w:rsid w:val="001D15D9"/>
    <w:rsid w:val="001F5DE4"/>
    <w:rsid w:val="002339E1"/>
    <w:rsid w:val="00234501"/>
    <w:rsid w:val="002A2AF1"/>
    <w:rsid w:val="002C4F5F"/>
    <w:rsid w:val="002E099D"/>
    <w:rsid w:val="002F21DA"/>
    <w:rsid w:val="003112EF"/>
    <w:rsid w:val="003339D5"/>
    <w:rsid w:val="00334A99"/>
    <w:rsid w:val="003700FA"/>
    <w:rsid w:val="00380D37"/>
    <w:rsid w:val="00384AB2"/>
    <w:rsid w:val="00385C85"/>
    <w:rsid w:val="00394AF6"/>
    <w:rsid w:val="00394DA8"/>
    <w:rsid w:val="003E23D4"/>
    <w:rsid w:val="00423DF3"/>
    <w:rsid w:val="00441203"/>
    <w:rsid w:val="004E065E"/>
    <w:rsid w:val="004E3C8B"/>
    <w:rsid w:val="004E79E2"/>
    <w:rsid w:val="00521BDB"/>
    <w:rsid w:val="00523CAA"/>
    <w:rsid w:val="0052639E"/>
    <w:rsid w:val="00532568"/>
    <w:rsid w:val="00547771"/>
    <w:rsid w:val="005658C9"/>
    <w:rsid w:val="00584A96"/>
    <w:rsid w:val="005A0514"/>
    <w:rsid w:val="005A14CF"/>
    <w:rsid w:val="005C0613"/>
    <w:rsid w:val="005F3C23"/>
    <w:rsid w:val="00601D1E"/>
    <w:rsid w:val="00633482"/>
    <w:rsid w:val="00645892"/>
    <w:rsid w:val="00664038"/>
    <w:rsid w:val="00706A6F"/>
    <w:rsid w:val="007205A4"/>
    <w:rsid w:val="00785FD0"/>
    <w:rsid w:val="007C6D94"/>
    <w:rsid w:val="007F1655"/>
    <w:rsid w:val="0081662B"/>
    <w:rsid w:val="0084716A"/>
    <w:rsid w:val="00873ADE"/>
    <w:rsid w:val="0087745B"/>
    <w:rsid w:val="00883D81"/>
    <w:rsid w:val="00892D2D"/>
    <w:rsid w:val="008E4FFF"/>
    <w:rsid w:val="008F09AC"/>
    <w:rsid w:val="008F4A71"/>
    <w:rsid w:val="008F6175"/>
    <w:rsid w:val="00900F59"/>
    <w:rsid w:val="0092478C"/>
    <w:rsid w:val="009625B9"/>
    <w:rsid w:val="009802D5"/>
    <w:rsid w:val="009B28E5"/>
    <w:rsid w:val="00A10EF2"/>
    <w:rsid w:val="00A12A8E"/>
    <w:rsid w:val="00A547E0"/>
    <w:rsid w:val="00AC5BB5"/>
    <w:rsid w:val="00B15CDE"/>
    <w:rsid w:val="00B3556E"/>
    <w:rsid w:val="00C2181B"/>
    <w:rsid w:val="00C34597"/>
    <w:rsid w:val="00C35719"/>
    <w:rsid w:val="00C63B49"/>
    <w:rsid w:val="00CA1DD2"/>
    <w:rsid w:val="00CE11B3"/>
    <w:rsid w:val="00D464CB"/>
    <w:rsid w:val="00D86A65"/>
    <w:rsid w:val="00DA38D4"/>
    <w:rsid w:val="00DF0215"/>
    <w:rsid w:val="00E24CE0"/>
    <w:rsid w:val="00EA6F07"/>
    <w:rsid w:val="00ED1948"/>
    <w:rsid w:val="00ED35D7"/>
    <w:rsid w:val="00EE731F"/>
    <w:rsid w:val="00EF4DA1"/>
    <w:rsid w:val="00F06FC2"/>
    <w:rsid w:val="00F11133"/>
    <w:rsid w:val="00F242AB"/>
    <w:rsid w:val="00F673DB"/>
    <w:rsid w:val="00FA162F"/>
    <w:rsid w:val="00FA45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737D89"/>
  <w14:defaultImageDpi w14:val="32767"/>
  <w15:chartTrackingRefBased/>
  <w15:docId w15:val="{302E71FB-A6DE-AF46-AB51-DA821EEBC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D15D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15D9"/>
    <w:rPr>
      <w:rFonts w:ascii="Times New Roman" w:eastAsiaTheme="minorEastAsia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7745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745B"/>
    <w:rPr>
      <w:rFonts w:ascii="Calibri" w:eastAsiaTheme="minorEastAsia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7745B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7745B"/>
    <w:rPr>
      <w:rFonts w:ascii="Calibri" w:eastAsiaTheme="minorEastAsia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8411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048</Words>
  <Characters>5979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itsch, Julia</dc:creator>
  <cp:keywords/>
  <dc:description/>
  <cp:lastModifiedBy>Fritsch, Julia</cp:lastModifiedBy>
  <cp:revision>3</cp:revision>
  <dcterms:created xsi:type="dcterms:W3CDTF">2019-11-27T16:13:00Z</dcterms:created>
  <dcterms:modified xsi:type="dcterms:W3CDTF">2019-11-27T16:18:00Z</dcterms:modified>
</cp:coreProperties>
</file>